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499DFD" w14:textId="77777777" w:rsidR="00A275A7" w:rsidRPr="00A275A7" w:rsidRDefault="00A275A7" w:rsidP="00A275A7">
      <w:pPr>
        <w:rPr>
          <w:rFonts w:ascii="Times New Roman" w:hAnsi="Times New Roman" w:cs="Times New Roman"/>
          <w:sz w:val="40"/>
          <w:szCs w:val="40"/>
          <w:lang w:val="en-US"/>
        </w:rPr>
      </w:pPr>
      <w:bookmarkStart w:id="0" w:name="_GoBack"/>
      <w:bookmarkEnd w:id="0"/>
      <w:r w:rsidRPr="00A275A7">
        <w:rPr>
          <w:rFonts w:ascii="Times New Roman" w:hAnsi="Times New Roman" w:cs="Times New Roman"/>
          <w:sz w:val="40"/>
          <w:szCs w:val="40"/>
          <w:lang w:val="en-US"/>
        </w:rPr>
        <w:t>Vocal Emotion Recognition: A Comparison of Singers and Instrumentalists, Amateurs and Professionals</w:t>
      </w:r>
    </w:p>
    <w:p w14:paraId="476E5A3F" w14:textId="77777777" w:rsidR="008A0884" w:rsidRPr="00A275A7" w:rsidRDefault="008A0884">
      <w:pPr>
        <w:rPr>
          <w:rFonts w:ascii="Times New Roman" w:hAnsi="Times New Roman" w:cs="Times New Roman"/>
          <w:lang w:val="en-US"/>
        </w:rPr>
      </w:pPr>
    </w:p>
    <w:p w14:paraId="260AB7C8" w14:textId="449BC43C" w:rsidR="00A275A7" w:rsidRDefault="00A275A7" w:rsidP="00A275A7">
      <w:pPr>
        <w:jc w:val="center"/>
        <w:rPr>
          <w:rFonts w:ascii="Times New Roman" w:hAnsi="Times New Roman" w:cs="Times New Roman"/>
          <w:sz w:val="40"/>
          <w:szCs w:val="40"/>
          <w:lang w:val="en-US"/>
        </w:rPr>
      </w:pPr>
      <w:r w:rsidRPr="00A275A7">
        <w:rPr>
          <w:rFonts w:ascii="Times New Roman" w:hAnsi="Times New Roman" w:cs="Times New Roman"/>
          <w:sz w:val="40"/>
          <w:szCs w:val="40"/>
          <w:lang w:val="en-US"/>
        </w:rPr>
        <w:t>STAR Methods</w:t>
      </w:r>
    </w:p>
    <w:p w14:paraId="6CBCE614" w14:textId="77777777" w:rsidR="00A275A7" w:rsidRDefault="00A275A7" w:rsidP="00A275A7">
      <w:pPr>
        <w:ind w:firstLine="720"/>
        <w:rPr>
          <w:rFonts w:ascii="Times New Roman" w:hAnsi="Times New Roman" w:cs="Times New Roman"/>
          <w:sz w:val="40"/>
          <w:szCs w:val="40"/>
          <w:lang w:val="en-US"/>
        </w:rPr>
      </w:pPr>
    </w:p>
    <w:p w14:paraId="00B9524B" w14:textId="77777777" w:rsidR="00574885" w:rsidRDefault="00574885" w:rsidP="00A275A7">
      <w:pPr>
        <w:ind w:firstLine="720"/>
        <w:rPr>
          <w:rFonts w:ascii="Times New Roman" w:hAnsi="Times New Roman" w:cs="Times New Roman"/>
          <w:sz w:val="40"/>
          <w:szCs w:val="40"/>
          <w:lang w:val="en-US"/>
        </w:rPr>
      </w:pPr>
    </w:p>
    <w:p w14:paraId="7D3DDE12" w14:textId="4E0E1F89" w:rsidR="007D4D49" w:rsidRPr="00672F01" w:rsidRDefault="007D4D49" w:rsidP="007D4D49">
      <w:pPr>
        <w:pStyle w:val="berschrift2"/>
        <w:rPr>
          <w:b/>
          <w:bCs/>
          <w:lang w:val="en-US"/>
        </w:rPr>
      </w:pPr>
      <w:r w:rsidRPr="00672F01">
        <w:rPr>
          <w:b/>
          <w:bCs/>
          <w:lang w:val="en-US"/>
        </w:rPr>
        <w:t>KEY RESOURCES TABLE</w:t>
      </w:r>
    </w:p>
    <w:p w14:paraId="6C10689A" w14:textId="77777777" w:rsidR="00672F01" w:rsidRPr="00672F01" w:rsidRDefault="00672F01" w:rsidP="00672F01">
      <w:pPr>
        <w:rPr>
          <w:b/>
          <w:lang w:val="en-US"/>
        </w:rPr>
      </w:pPr>
      <w:r w:rsidRPr="00672F01">
        <w:rPr>
          <w:b/>
          <w:lang w:val="en-US"/>
        </w:rPr>
        <w:t>Key resources table</w:t>
      </w:r>
    </w:p>
    <w:tbl>
      <w:tblPr>
        <w:tblStyle w:val="Tabellenraster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238"/>
        <w:gridCol w:w="2130"/>
        <w:gridCol w:w="2208"/>
      </w:tblGrid>
      <w:tr w:rsidR="00672F01" w:rsidRPr="00672F01" w14:paraId="6E28B735" w14:textId="77777777" w:rsidTr="00793A99">
        <w:trPr>
          <w:cantSplit/>
          <w:trHeight w:hRule="exact" w:val="288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4C89C06C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REAGENT or RESOURCE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5BA7DF67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SOURCE</w:t>
            </w:r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52324909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IDENTIFIER</w:t>
            </w:r>
          </w:p>
        </w:tc>
      </w:tr>
      <w:tr w:rsidR="00672F01" w:rsidRPr="00672F01" w14:paraId="2FD39086" w14:textId="77777777" w:rsidTr="00672F0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3544EA0C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Deposited data</w:t>
            </w:r>
          </w:p>
        </w:tc>
      </w:tr>
      <w:tr w:rsidR="00672F01" w:rsidRPr="00672F01" w14:paraId="0E234CBC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25C2710" w14:textId="10958947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with Stimulus examples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stimulus_examples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538E79" w14:textId="46629370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8D5C86" w14:textId="0591AF74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2C24CC42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4389C8" w14:textId="00411007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containing the frequentist analysis</w:t>
            </w:r>
            <w:r>
              <w:rPr>
                <w:lang w:val="en-US"/>
              </w:rPr>
              <w:t xml:space="preserve"> + preprocessed data</w:t>
            </w:r>
            <w:r w:rsidRPr="00793A99">
              <w:rPr>
                <w:lang w:val="en-US"/>
              </w:rPr>
              <w:t xml:space="preserve"> in R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Analysis_R_Frequentist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09B46A" w14:textId="27A25818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45B42F7" w14:textId="5E98FFB3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7F85022C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BCC13E" w14:textId="43D2B4BE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containing the Bayesian analysis in JASP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Analysis_JASP_Bayesian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64E2304" w14:textId="26A0E697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EA232D6" w14:textId="2D539B25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765665A9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B1484C" w14:textId="648BAF21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PDF with supplemental Figures and Tables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Supplemental_Tables_and_Figures.pdf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2F5E42" w14:textId="24FE40C1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3FCADD" w14:textId="70F1FA9A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793A99" w:rsidRPr="00672F01" w14:paraId="5041395C" w14:textId="77777777" w:rsidTr="00672F0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0A2BE01C" w14:textId="77777777" w:rsidR="00793A99" w:rsidRPr="00672F01" w:rsidRDefault="00793A99" w:rsidP="00793A99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Software and algorithms</w:t>
            </w:r>
          </w:p>
        </w:tc>
      </w:tr>
      <w:tr w:rsidR="00793A99" w:rsidRPr="0003084E" w14:paraId="415CDC94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42582F" w14:textId="3AF4069F" w:rsidR="00793A99" w:rsidRPr="00672F01" w:rsidRDefault="00850050" w:rsidP="00793A99">
            <w:pPr>
              <w:spacing w:after="160"/>
              <w:rPr>
                <w:lang w:val="en-US"/>
              </w:rPr>
            </w:pPr>
            <w:r w:rsidRPr="00B8479B">
              <w:rPr>
                <w:lang w:val="en-US"/>
              </w:rPr>
              <w:t>R Version 4.5.0</w:t>
            </w:r>
            <w:r>
              <w:rPr>
                <w:lang w:val="en-US"/>
              </w:rPr>
              <w:t xml:space="preserve"> (used for statistical analysis)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93DF425" w14:textId="0DF292B3" w:rsidR="00793A99" w:rsidRPr="00672F01" w:rsidRDefault="0003084E" w:rsidP="00793A99">
            <w:pPr>
              <w:spacing w:after="160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34e9681d-aa06-4e4d-931e-297718457ea7"/>
                <w:id w:val="-1885938645"/>
                <w:placeholder>
                  <w:docPart w:val="DefaultPlaceholder_-1854013440"/>
                </w:placeholder>
              </w:sdtPr>
              <w:sdtEndPr/>
              <w:sdtContent>
                <w:r w:rsidR="00054095"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Fzc29jaWF0ZVdpdGhQbGFjZWhvbGRlclRhZyI6IkNpdGF2aVBsYWNlaG9sZGVyIzBlZjI3Mzc5LTgzOWItNDNiMy1hNTAzLWNlNWZiZjQ0NjMzMCIsIkVudHJpZXMiOlt7IiRpZCI6IjIiLCIkdHlwZSI6IlN3aXNzQWNhZGVtaWMuQ2l0YXZpLkNpdGF0aW9ucy5Xb3JkUGxhY2Vob2xkZXJFbnRyeSwgU3dpc3NBY2FkZW1pYy5DaXRhdmkiLCJJZCI6ImFiM2U1NGFmLWI4NDEtNGE0Mi1hZjQxLTZlM2M5YmFiMzExYiIsIlJhbmdlTGVuZ3RoIjoxMSwiUmVmZXJlbmNlSWQiOiI3YjdkYjlhZS0yYzFiLTQ3ODAtYWFkZS03NjM4MjVlNjQ4Yj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IgQ29yZSBUZWFtIiwiUHJvdGVjdGVkIjpmYWxzZSwiU2V4IjowLCJDcmVhdGVkQnkiOiJfQ2hyaXN0aW5lIE51c3NiYXVtIiwiQ3JlYXRlZE9uIjoiMjAyMC0xMC0wNVQxMDowMzowNCIsIk1vZGlmaWVkQnkiOiJfQ2hyaXN0aW5lIE51c3NiYXVtIiwiSWQiOiJmZGU3MzI1MS0zMjAwLTRmZTUtOTk1MC04MGEwNGEyNjNkYmEiLCJNb2RpZmllZE9uIjoiMjAyMC0xMC0wNVQxMDowMzow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zM6NDgiLCJNb2RpZmllZEJ5IjoiX0NocmlzdGluZSBOdXNzYmF1bSIsIklkIjoiMDI4ZGRjOTItZDU0My00MzE3LTk1YzktMjkzZDFjODUzYWFjIiwiTW9kaWZpZWRPbiI6IjIwMjUtMDYtMTBUMTU6MzM6NDgiLCJQcm9qZWN0Ijp7IiRyZWYiOiI4In19XSwiT25saW5lQWRkcmVzcyI6Imh0dHBzOi8vd3d3LlItcHJvamVjdC5vcmcvIiwiT3JnYW5pemF0aW9ucyI6W3siJGlkIjoiMTI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g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EwLTE1VDE2OjAzOjU1IiwiUHJvamVjdCI6eyIkcmVmIjoiOCJ9fSwiVXNlTnVtYmVyaW5nVHlwZU9mUGFyZW50RG9jdW1lbnQiOmZhbHNlfV0sIkZvcm1hdHRlZFRleHQiOnsiJGlkIjoiMTMiLCJDb3VudCI6MSwiVGV4dFVuaXRzIjpbeyIkaWQiOiIxNCIsIkZvbnRTdHlsZSI6eyIkaWQiOiIxNSIsIk5ldXRyYWwiOnRydWV9LCJSZWFkaW5nT3JkZXIiOjEsIlRleHQiOiJSIENvcmUgVGVhbSJ9XX0sIlRhZyI6IkNpdGF2aVBsYWNlaG9sZGVyIzM0ZTk2ODFkLWFhMDYtNGU0ZC05MzFlLTI5NzcxODQ1N2VhNyIsIlRleHQiOiJSIENvcmUgVGVhbSIsIldBSVZlcnNpb24iOiI2LjE3LjAuMCJ9}</w:instrText>
                </w:r>
                <w:r w:rsidR="00054095">
                  <w:rPr>
                    <w:lang w:val="en-US"/>
                  </w:rPr>
                  <w:fldChar w:fldCharType="separate"/>
                </w:r>
                <w:r w:rsidR="00054095">
                  <w:rPr>
                    <w:lang w:val="en-US"/>
                  </w:rPr>
                  <w:t>R Core Team</w:t>
                </w:r>
                <w:r w:rsidR="00054095">
                  <w:rPr>
                    <w:lang w:val="en-US"/>
                  </w:rPr>
                  <w:fldChar w:fldCharType="end"/>
                </w:r>
              </w:sdtContent>
            </w:sdt>
            <w:r w:rsidR="00054095">
              <w:rPr>
                <w:lang w:val="en-US"/>
              </w:rPr>
              <w:t xml:space="preserve"> </w:t>
            </w:r>
            <w:sdt>
              <w:sdtPr>
                <w:rPr>
                  <w:lang w:val="en-US"/>
                </w:rPr>
                <w:alias w:val="To edit, see citavi.com/edit"/>
                <w:tag w:val="CitaviPlaceholder#0ef27379-839b-43b3-a503-ce5fbf446330"/>
                <w:id w:val="-681973479"/>
                <w:placeholder>
                  <w:docPart w:val="DefaultPlaceholder_-1854013440"/>
                </w:placeholder>
              </w:sdtPr>
              <w:sdtEndPr/>
              <w:sdtContent>
                <w:r w:rsidR="00054095"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Fzc29jaWF0ZVdpdGhQbGFjZWhvbGRlclRhZyI6IkNpdGF2aVBsYWNlaG9sZGVyIzM0ZTk2ODFkLWFhMDYtNGU0ZC05MzFlLTI5NzcxODQ1N2VhNyIsIkVudHJpZXMiOlt7IiRpZCI6IjIiLCIkdHlwZSI6IlN3aXNzQWNhZGVtaWMuQ2l0YXZpLkNpdGF0aW9ucy5Xb3JkUGxhY2Vob2xkZXJFbnRyeSwgU3dpc3NBY2FkZW1pYy5DaXRhdmkiLCJJZCI6IjFkOTllY2VjLTJmMzktNDVjOC1hNGUwLWZhMjVmYmE3NWIxZSIsIlJhbmdlTGVuZ3RoIjo2LCJSZWZlcmVuY2VJZCI6IjdiN2RiOWFlLTJjMWItNDc4MC1hYWRlLTc2MzgyNWU2ND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OCJ9fV0sIk9ubGluZUFkZHJlc3MiOiJodHRwczovL3d3dy5SLXByb2plY3Qub3JnLyIsIk9yZ2FuaXphdGlvbnMiOlt7IiRpZCI6IjEy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1KSJ9XX0sIlRhZyI6IkNpdGF2aVBsYWNlaG9sZGVyIzBlZjI3Mzc5LTgzOWItNDNiMy1hNTAzLWNlNWZiZjQ0NjMzMCIsIlRleHQiOiIoMjAyNSkiLCJXQUlWZXJzaW9uIjoiNi4xNy4wLjAifQ==}</w:instrText>
                </w:r>
                <w:r w:rsidR="00054095">
                  <w:rPr>
                    <w:lang w:val="en-US"/>
                  </w:rPr>
                  <w:fldChar w:fldCharType="separate"/>
                </w:r>
                <w:r w:rsidR="00054095">
                  <w:rPr>
                    <w:lang w:val="en-US"/>
                  </w:rPr>
                  <w:t>(2025)</w:t>
                </w:r>
                <w:r w:rsidR="00054095">
                  <w:rPr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8CBE6A9" w14:textId="69E7434D" w:rsidR="00793A99" w:rsidRPr="00672F01" w:rsidRDefault="00FA22C1" w:rsidP="00793A99">
            <w:pPr>
              <w:spacing w:after="160"/>
              <w:rPr>
                <w:lang w:val="en-US"/>
              </w:rPr>
            </w:pPr>
            <w:r w:rsidRPr="00FA22C1">
              <w:rPr>
                <w:lang w:val="en-US"/>
              </w:rPr>
              <w:t>https://cran.r-project.org/</w:t>
            </w:r>
          </w:p>
        </w:tc>
      </w:tr>
      <w:tr w:rsidR="00793A99" w:rsidRPr="00596930" w14:paraId="7774ADE2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86E4EC" w14:textId="7BDD68BA" w:rsidR="00793A99" w:rsidRPr="00672F01" w:rsidRDefault="00850050" w:rsidP="00793A99">
            <w:pPr>
              <w:spacing w:after="160"/>
              <w:rPr>
                <w:lang w:val="en-US"/>
              </w:rPr>
            </w:pPr>
            <w:r w:rsidRPr="00B8479B">
              <w:rPr>
                <w:lang w:val="en-US"/>
              </w:rPr>
              <w:t>JASP Version 0.19.3</w:t>
            </w:r>
            <w:r>
              <w:rPr>
                <w:lang w:val="en-US"/>
              </w:rPr>
              <w:t xml:space="preserve"> (used for statistical analysis)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08EC54" w14:textId="6913B50F" w:rsidR="00793A99" w:rsidRPr="00672F01" w:rsidRDefault="0003084E" w:rsidP="00793A99">
            <w:pPr>
              <w:spacing w:after="160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2926f30f-f284-4e66-8a56-5b1c3a933c17"/>
                <w:id w:val="-432199091"/>
                <w:placeholder>
                  <w:docPart w:val="DefaultPlaceholder_-1854013440"/>
                </w:placeholder>
              </w:sdtPr>
              <w:sdtEndPr/>
              <w:sdtContent>
                <w:r w:rsidR="00054095"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Fzc29jaWF0ZVdpdGhQbGFjZWhvbGRlclRhZyI6IkNpdGF2aVBsYWNlaG9sZGVyIzU5YjJhNTA4LWQ1ZDctNDZhMy1hNThjLTk5MzQyMGU4OGFlNSIsIkVudHJpZXMiOlt7IiRpZCI6IjIiLCIkdHlwZSI6IlN3aXNzQWNhZGVtaWMuQ2l0YXZpLkNpdGF0aW9ucy5Xb3JkUGxhY2Vob2xkZXJFbnRyeSwgU3dpc3NBY2FkZW1pYy5DaXRhdmkiLCJJZCI6IjQyNTkyM2U4LWNmNDUtNDdiOC04NmMxLTcwMGEwMDMzYmU0YiIsIlJhbmdlTGVuZ3RoIjo5LCJSZWZlcmVuY2VJZCI6IjQ0MzEyMmJhLWM5ODctNDU2MC04ODhhLTJlZjM1NmQ4NWJm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EwLTE1VDE2OjAzOjU1IiwiUHJvamVjdCI6eyIkcmVmIjoiOCJ9fSwiVXNlTnVtYmVyaW5nVHlwZU9mUGFyZW50RG9jdW1lbnQiOmZhbHNlfV0sIkZvcm1hdHRlZFRleHQiOnsiJGlkIjoiMTIiLCJDb3VudCI6MSwiVGV4dFVuaXRzIjpbeyIkaWQiOiIxMyIsIkZvbnRTdHlsZSI6eyIkaWQiOiIxNCIsIk5ldXRyYWwiOnRydWV9LCJSZWFkaW5nT3JkZXIiOjEsIlRleHQiOiJKQVNQIFRlYW0ifV19LCJUYWciOiJDaXRhdmlQbGFjZWhvbGRlciMyOTI2ZjMwZi1mMjg0LTRlNjYtOGE1Ni01YjFjM2E5MzNjMTciLCJUZXh0IjoiSkFTUCBUZWFtIiwiV0FJVmVyc2lvbiI6IjYuMTcuMC4wIn0=}</w:instrText>
                </w:r>
                <w:r w:rsidR="00054095">
                  <w:rPr>
                    <w:lang w:val="en-US"/>
                  </w:rPr>
                  <w:fldChar w:fldCharType="separate"/>
                </w:r>
                <w:r w:rsidR="00054095">
                  <w:rPr>
                    <w:lang w:val="en-US"/>
                  </w:rPr>
                  <w:t>JASP Team</w:t>
                </w:r>
                <w:r w:rsidR="00054095">
                  <w:rPr>
                    <w:lang w:val="en-US"/>
                  </w:rPr>
                  <w:fldChar w:fldCharType="end"/>
                </w:r>
              </w:sdtContent>
            </w:sdt>
            <w:r w:rsidR="00054095">
              <w:rPr>
                <w:lang w:val="en-US"/>
              </w:rPr>
              <w:t xml:space="preserve"> </w:t>
            </w:r>
            <w:sdt>
              <w:sdtPr>
                <w:rPr>
                  <w:lang w:val="en-US"/>
                </w:rPr>
                <w:alias w:val="To edit, see citavi.com/edit"/>
                <w:tag w:val="CitaviPlaceholder#59b2a508-d5d7-46a3-a58c-993420e88ae5"/>
                <w:id w:val="422779227"/>
                <w:placeholder>
                  <w:docPart w:val="DefaultPlaceholder_-1854013440"/>
                </w:placeholder>
              </w:sdtPr>
              <w:sdtEndPr/>
              <w:sdtContent>
                <w:r w:rsidR="00054095"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Fzc29jaWF0ZVdpdGhQbGFjZWhvbGRlclRhZyI6IkNpdGF2aVBsYWNlaG9sZGVyIzI5MjZmMzBmLWYyODQtNGU2Ni04YTU2LTViMWMzYTkzM2MxNyIsIkVudHJpZXMiOlt7IiRpZCI6IjIiLCIkdHlwZSI6IlN3aXNzQWNhZGVtaWMuQ2l0YXZpLkNpdGF0aW9ucy5Xb3JkUGxhY2Vob2xkZXJFbnRyeSwgU3dpc3NBY2FkZW1pYy5DaXRhdmkiLCJJZCI6ImRjZGYyZTYwLWYwMDktNGVkYS1hNjA3LWQzNjM1ZDBlMWRkNSIsIlJhbmdlTGVuZ3RoIjo2LCJSZWZlcmVuY2VJZCI6IjQ0MzEyMmJhLWM5ODctNDU2MC04ODhhLTJlZjM1NmQ4NW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1OWIyYTUwOC1kNWQ3LTQ2YTMtYTU4Yy05OTM0MjBlODhhZTUiLCJUZXh0IjoiKDIwMjUpIiwiV0FJVmVyc2lvbiI6IjYuMTcuMC4wIn0=}</w:instrText>
                </w:r>
                <w:r w:rsidR="00054095">
                  <w:rPr>
                    <w:lang w:val="en-US"/>
                  </w:rPr>
                  <w:fldChar w:fldCharType="separate"/>
                </w:r>
                <w:r w:rsidR="00054095">
                  <w:rPr>
                    <w:lang w:val="en-US"/>
                  </w:rPr>
                  <w:t>(2025)</w:t>
                </w:r>
                <w:r w:rsidR="00054095">
                  <w:rPr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5F2E00" w14:textId="5075E714" w:rsidR="00793A99" w:rsidRPr="00672F01" w:rsidRDefault="00FA22C1" w:rsidP="00793A99">
            <w:pPr>
              <w:spacing w:after="160"/>
              <w:rPr>
                <w:lang w:val="en-US"/>
              </w:rPr>
            </w:pPr>
            <w:r w:rsidRPr="00FA22C1">
              <w:rPr>
                <w:lang w:val="en-US"/>
              </w:rPr>
              <w:t>https://jasp-stats.org/</w:t>
            </w:r>
          </w:p>
        </w:tc>
      </w:tr>
    </w:tbl>
    <w:p w14:paraId="74720E66" w14:textId="77777777" w:rsidR="00574885" w:rsidRPr="00D96432" w:rsidRDefault="00574885" w:rsidP="00574885">
      <w:pPr>
        <w:rPr>
          <w:lang w:val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807435880"/>
        <w:placeholder>
          <w:docPart w:val="DefaultPlaceholder_-1854013440"/>
        </w:placeholder>
      </w:sdtPr>
      <w:sdtEndPr/>
      <w:sdtContent>
        <w:p w14:paraId="24B17E78" w14:textId="187C0B46" w:rsidR="003206C5" w:rsidRDefault="003206C5" w:rsidP="003206C5">
          <w:pPr>
            <w:pStyle w:val="CitaviBibliographyHeading"/>
          </w:pPr>
        </w:p>
        <w:p w14:paraId="720A9319" w14:textId="62B8797B" w:rsidR="00054095" w:rsidRPr="00054095" w:rsidRDefault="0003084E" w:rsidP="00D96432">
          <w:pPr>
            <w:pStyle w:val="CitaviBibliographyEntry"/>
            <w:rPr>
              <w:lang w:val="en-US"/>
            </w:rPr>
          </w:pPr>
        </w:p>
      </w:sdtContent>
    </w:sdt>
    <w:p w14:paraId="50E187FA" w14:textId="77777777" w:rsidR="00054095" w:rsidRPr="00054095" w:rsidRDefault="00054095" w:rsidP="00054095">
      <w:pPr>
        <w:rPr>
          <w:lang w:val="en-US"/>
        </w:rPr>
      </w:pPr>
    </w:p>
    <w:sectPr w:rsidR="00054095" w:rsidRPr="00054095" w:rsidSect="009A5F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1D0DDC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AE2B59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2F696B2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48EB0A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95A88F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9387F7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9EE38CC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D4DB7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1700CE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ED6B82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73EE"/>
    <w:rsid w:val="0003084E"/>
    <w:rsid w:val="00054095"/>
    <w:rsid w:val="003206C5"/>
    <w:rsid w:val="00411ADD"/>
    <w:rsid w:val="00523B4D"/>
    <w:rsid w:val="00574885"/>
    <w:rsid w:val="00596930"/>
    <w:rsid w:val="00672F01"/>
    <w:rsid w:val="00793A99"/>
    <w:rsid w:val="007D4D49"/>
    <w:rsid w:val="00850050"/>
    <w:rsid w:val="008873EE"/>
    <w:rsid w:val="008A0884"/>
    <w:rsid w:val="009A5FCE"/>
    <w:rsid w:val="00A275A7"/>
    <w:rsid w:val="00B01A9E"/>
    <w:rsid w:val="00B8479B"/>
    <w:rsid w:val="00D958F5"/>
    <w:rsid w:val="00D96432"/>
    <w:rsid w:val="00ED2938"/>
    <w:rsid w:val="00FA22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C76DEA"/>
  <w15:chartTrackingRefBased/>
  <w15:docId w15:val="{AE10D8DE-F639-4F97-82A7-B019E1EF3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A275A7"/>
    <w:pPr>
      <w:suppressAutoHyphens/>
      <w:spacing w:line="259" w:lineRule="auto"/>
    </w:pPr>
    <w:rPr>
      <w:kern w:val="0"/>
      <w:sz w:val="22"/>
      <w:szCs w:val="22"/>
      <w:lang w:val="de-DE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873E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873E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873E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873E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873E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873E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873E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873E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873E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873E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8873E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8873E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873EE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873EE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873EE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873EE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873EE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873EE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8873E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873E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8873E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873E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8873E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873EE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8873EE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8873EE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873E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873EE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8873EE"/>
    <w:rPr>
      <w:b/>
      <w:bCs/>
      <w:smallCaps/>
      <w:color w:val="0F4761" w:themeColor="accent1" w:themeShade="BF"/>
      <w:spacing w:val="5"/>
    </w:rPr>
  </w:style>
  <w:style w:type="table" w:styleId="Tabellenraster">
    <w:name w:val="Table Grid"/>
    <w:basedOn w:val="NormaleTabelle"/>
    <w:uiPriority w:val="39"/>
    <w:rsid w:val="00672F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793A99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793A99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054095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54095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054095"/>
    <w:rPr>
      <w:kern w:val="0"/>
      <w:sz w:val="22"/>
      <w:szCs w:val="22"/>
      <w:lang w:val="de-DE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54095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:lang w:val="de-DE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5409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:lang w:val="de-DE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054095"/>
    <w:rPr>
      <w:rFonts w:eastAsiaTheme="majorEastAsia" w:cstheme="majorBidi"/>
      <w:color w:val="0F4761" w:themeColor="accent1" w:themeShade="BF"/>
      <w:kern w:val="0"/>
      <w:sz w:val="28"/>
      <w:szCs w:val="28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054095"/>
    <w:rPr>
      <w:rFonts w:eastAsiaTheme="majorEastAsia" w:cstheme="majorBidi"/>
      <w:i/>
      <w:iCs/>
      <w:color w:val="0F4761" w:themeColor="accent1" w:themeShade="BF"/>
      <w:kern w:val="0"/>
      <w:sz w:val="22"/>
      <w:szCs w:val="22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054095"/>
    <w:rPr>
      <w:rFonts w:eastAsiaTheme="majorEastAsia" w:cstheme="majorBidi"/>
      <w:color w:val="0F4761" w:themeColor="accent1" w:themeShade="BF"/>
      <w:kern w:val="0"/>
      <w:sz w:val="22"/>
      <w:szCs w:val="22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054095"/>
    <w:rPr>
      <w:rFonts w:eastAsiaTheme="majorEastAsia" w:cstheme="majorBidi"/>
      <w:i/>
      <w:iCs/>
      <w:color w:val="595959" w:themeColor="text1" w:themeTint="A6"/>
      <w:kern w:val="0"/>
      <w:sz w:val="22"/>
      <w:szCs w:val="22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054095"/>
    <w:rPr>
      <w:rFonts w:eastAsiaTheme="majorEastAsia" w:cstheme="majorBidi"/>
      <w:color w:val="595959" w:themeColor="text1" w:themeTint="A6"/>
      <w:kern w:val="0"/>
      <w:sz w:val="22"/>
      <w:szCs w:val="22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054095"/>
    <w:rPr>
      <w:rFonts w:eastAsiaTheme="majorEastAsia" w:cstheme="majorBidi"/>
      <w:i/>
      <w:iCs/>
      <w:color w:val="272727" w:themeColor="text1" w:themeTint="D8"/>
      <w:kern w:val="0"/>
      <w:sz w:val="22"/>
      <w:szCs w:val="22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054095"/>
    <w:rPr>
      <w:rFonts w:eastAsiaTheme="majorEastAsia" w:cstheme="majorBidi"/>
      <w:color w:val="272727" w:themeColor="text1" w:themeTint="D8"/>
      <w:kern w:val="0"/>
      <w:sz w:val="22"/>
      <w:szCs w:val="22"/>
      <w14:ligatures w14:val="non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054095"/>
    <w:pPr>
      <w:spacing w:before="240" w:after="0"/>
      <w:outlineLvl w:val="9"/>
    </w:pPr>
    <w:rPr>
      <w:sz w:val="32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54095"/>
  </w:style>
  <w:style w:type="character" w:styleId="Buchtitel">
    <w:name w:val="Book Title"/>
    <w:basedOn w:val="Absatz-Standardschriftart"/>
    <w:uiPriority w:val="33"/>
    <w:qFormat/>
    <w:rsid w:val="00054095"/>
    <w:rPr>
      <w:b/>
      <w:bCs/>
      <w:i/>
      <w:iCs/>
      <w:spacing w:val="5"/>
    </w:rPr>
  </w:style>
  <w:style w:type="character" w:styleId="SchwacherVerweis">
    <w:name w:val="Subtle Reference"/>
    <w:basedOn w:val="Absatz-Standardschriftart"/>
    <w:uiPriority w:val="31"/>
    <w:qFormat/>
    <w:rsid w:val="00054095"/>
    <w:rPr>
      <w:smallCaps/>
      <w:color w:val="5A5A5A" w:themeColor="text1" w:themeTint="A5"/>
    </w:rPr>
  </w:style>
  <w:style w:type="character" w:styleId="SchwacheHervorhebung">
    <w:name w:val="Subtle Emphasis"/>
    <w:basedOn w:val="Absatz-Standardschriftart"/>
    <w:uiPriority w:val="19"/>
    <w:qFormat/>
    <w:rsid w:val="00054095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156082" w:themeColor="accen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shd w:val="clear" w:color="auto" w:fill="B2DEF2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156082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2198CF" w:themeColor="accent1" w:themeTint="BF"/>
        <w:left w:val="single" w:sz="8" w:space="0" w:color="2198CF" w:themeColor="accent1" w:themeTint="BF"/>
        <w:bottom w:val="single" w:sz="8" w:space="0" w:color="2198CF" w:themeColor="accent1" w:themeTint="BF"/>
        <w:right w:val="single" w:sz="8" w:space="0" w:color="2198CF" w:themeColor="accent1" w:themeTint="BF"/>
        <w:insideH w:val="single" w:sz="8" w:space="0" w:color="2198C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B2DEF2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  <w:insideH w:val="single" w:sz="8" w:space="0" w:color="156082" w:themeColor="accent1"/>
        <w:insideV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1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  <w:shd w:val="clear" w:color="auto" w:fill="B2DEF2" w:themeFill="accent1" w:themeFillTint="3F"/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  <w:shd w:val="clear" w:color="auto" w:fill="B2DEF2" w:themeFill="accent1" w:themeFillTint="3F"/>
      </w:tcPr>
    </w:tblStylePr>
    <w:tblStylePr w:type="band2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54095"/>
    <w:pPr>
      <w:spacing w:after="0" w:line="240" w:lineRule="auto"/>
    </w:pPr>
    <w:rPr>
      <w:color w:val="0F4761" w:themeColor="accent1" w:themeShade="BF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5416" w:themeFill="accent2" w:themeFillShade="CC"/>
      </w:tcPr>
    </w:tblStylePr>
    <w:tblStylePr w:type="lastRow">
      <w:rPr>
        <w:b/>
        <w:bCs/>
        <w:color w:val="CC5416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9713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9713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54095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5409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054095"/>
    <w:pPr>
      <w:suppressAutoHyphens/>
      <w:spacing w:after="0" w:line="240" w:lineRule="auto"/>
    </w:pPr>
    <w:rPr>
      <w:kern w:val="0"/>
      <w:sz w:val="22"/>
      <w:szCs w:val="22"/>
      <w:lang w:val="de-DE"/>
      <w14:ligatures w14:val="none"/>
    </w:rPr>
  </w:style>
  <w:style w:type="character" w:styleId="HTMLVariable">
    <w:name w:val="HTML Variable"/>
    <w:basedOn w:val="Absatz-Standardschriftart"/>
    <w:uiPriority w:val="99"/>
    <w:semiHidden/>
    <w:unhideWhenUsed/>
    <w:rsid w:val="00054095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54095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5409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54095"/>
    <w:rPr>
      <w:rFonts w:ascii="Consolas" w:hAnsi="Consolas"/>
      <w:kern w:val="0"/>
      <w:sz w:val="20"/>
      <w:szCs w:val="20"/>
      <w:lang w:val="de-DE"/>
      <w14:ligatures w14:val="none"/>
    </w:rPr>
  </w:style>
  <w:style w:type="character" w:styleId="HTMLTastatur">
    <w:name w:val="HTML Keyboard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54095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54095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54095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54095"/>
    <w:rPr>
      <w:i/>
      <w:iCs/>
      <w:kern w:val="0"/>
      <w:sz w:val="22"/>
      <w:szCs w:val="22"/>
      <w:lang w:val="de-DE"/>
      <w14:ligatures w14:val="none"/>
    </w:rPr>
  </w:style>
  <w:style w:type="character" w:styleId="HTMLAkronym">
    <w:name w:val="HTML Acronym"/>
    <w:basedOn w:val="Absatz-Standardschriftart"/>
    <w:uiPriority w:val="99"/>
    <w:semiHidden/>
    <w:unhideWhenUsed/>
    <w:rsid w:val="00054095"/>
  </w:style>
  <w:style w:type="paragraph" w:styleId="StandardWeb">
    <w:name w:val="Normal (Web)"/>
    <w:basedOn w:val="Standard"/>
    <w:uiPriority w:val="99"/>
    <w:semiHidden/>
    <w:unhideWhenUsed/>
    <w:rsid w:val="00054095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054095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54095"/>
    <w:rPr>
      <w:rFonts w:ascii="Consolas" w:hAnsi="Consolas"/>
      <w:kern w:val="0"/>
      <w:sz w:val="21"/>
      <w:szCs w:val="21"/>
      <w:lang w:val="de-DE"/>
      <w14:ligatures w14:val="non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54095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54095"/>
    <w:rPr>
      <w:rFonts w:ascii="Segoe UI" w:hAnsi="Segoe UI" w:cs="Segoe UI"/>
      <w:kern w:val="0"/>
      <w:sz w:val="16"/>
      <w:szCs w:val="16"/>
      <w:lang w:val="de-DE"/>
      <w14:ligatures w14:val="none"/>
    </w:rPr>
  </w:style>
  <w:style w:type="character" w:styleId="Hervorhebung">
    <w:name w:val="Emphasis"/>
    <w:basedOn w:val="Absatz-Standardschriftart"/>
    <w:uiPriority w:val="20"/>
    <w:qFormat/>
    <w:rsid w:val="00054095"/>
    <w:rPr>
      <w:i/>
      <w:iCs/>
    </w:rPr>
  </w:style>
  <w:style w:type="character" w:styleId="Fett">
    <w:name w:val="Strong"/>
    <w:basedOn w:val="Absatz-Standardschriftart"/>
    <w:uiPriority w:val="22"/>
    <w:qFormat/>
    <w:rsid w:val="00054095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054095"/>
    <w:rPr>
      <w:color w:val="96607D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54095"/>
    <w:pPr>
      <w:pBdr>
        <w:top w:val="single" w:sz="2" w:space="10" w:color="156082" w:themeColor="accent1"/>
        <w:left w:val="single" w:sz="2" w:space="10" w:color="156082" w:themeColor="accent1"/>
        <w:bottom w:val="single" w:sz="2" w:space="10" w:color="156082" w:themeColor="accent1"/>
        <w:right w:val="single" w:sz="2" w:space="10" w:color="156082" w:themeColor="accent1"/>
      </w:pBdr>
      <w:ind w:left="1152" w:right="1152"/>
    </w:pPr>
    <w:rPr>
      <w:rFonts w:eastAsiaTheme="minorEastAsia"/>
      <w:i/>
      <w:iCs/>
      <w:color w:val="156082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54095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54095"/>
    <w:rPr>
      <w:kern w:val="0"/>
      <w:sz w:val="16"/>
      <w:szCs w:val="16"/>
      <w:lang w:val="de-DE"/>
      <w14:ligatures w14:val="non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54095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54095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54095"/>
    <w:rPr>
      <w:kern w:val="0"/>
      <w:sz w:val="16"/>
      <w:szCs w:val="16"/>
      <w:lang w:val="de-DE"/>
      <w14:ligatures w14:val="non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54095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54095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54095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54095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54095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54095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54095"/>
  </w:style>
  <w:style w:type="character" w:customStyle="1" w:styleId="DatumZchn">
    <w:name w:val="Datum Zchn"/>
    <w:basedOn w:val="Absatz-Standardschriftart"/>
    <w:link w:val="Datum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54095"/>
  </w:style>
  <w:style w:type="character" w:customStyle="1" w:styleId="AnredeZchn">
    <w:name w:val="Anrede Zchn"/>
    <w:basedOn w:val="Absatz-Standardschriftart"/>
    <w:link w:val="Anred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5409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54095"/>
    <w:rPr>
      <w:rFonts w:asciiTheme="majorHAnsi" w:eastAsiaTheme="majorEastAsia" w:hAnsiTheme="majorHAnsi" w:cstheme="majorBidi"/>
      <w:kern w:val="0"/>
      <w:shd w:val="pct20" w:color="auto" w:fill="auto"/>
      <w:lang w:val="de-DE"/>
      <w14:ligatures w14:val="none"/>
    </w:rPr>
  </w:style>
  <w:style w:type="paragraph" w:styleId="Listenfortsetzung5">
    <w:name w:val="List Continue 5"/>
    <w:basedOn w:val="Standard"/>
    <w:uiPriority w:val="99"/>
    <w:semiHidden/>
    <w:unhideWhenUsed/>
    <w:rsid w:val="00054095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54095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54095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54095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54095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54095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54095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Listennummer5">
    <w:name w:val="List Number 5"/>
    <w:basedOn w:val="Standard"/>
    <w:uiPriority w:val="99"/>
    <w:semiHidden/>
    <w:unhideWhenUsed/>
    <w:rsid w:val="00054095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54095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54095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54095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54095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54095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54095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54095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54095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54095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54095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54095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54095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54095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54095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54095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054095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uppressAutoHyphens/>
      <w:spacing w:after="0" w:line="259" w:lineRule="auto"/>
    </w:pPr>
    <w:rPr>
      <w:rFonts w:ascii="Consolas" w:hAnsi="Consolas"/>
      <w:kern w:val="0"/>
      <w:sz w:val="20"/>
      <w:szCs w:val="20"/>
      <w:lang w:val="de-DE"/>
      <w14:ligatures w14:val="non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54095"/>
    <w:rPr>
      <w:rFonts w:ascii="Consolas" w:hAnsi="Consolas"/>
      <w:kern w:val="0"/>
      <w:sz w:val="20"/>
      <w:szCs w:val="20"/>
      <w:lang w:val="de-DE"/>
      <w14:ligatures w14:val="non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54095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54095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character" w:styleId="Endnotenzeichen">
    <w:name w:val="endnote reference"/>
    <w:basedOn w:val="Absatz-Standardschriftart"/>
    <w:uiPriority w:val="99"/>
    <w:semiHidden/>
    <w:unhideWhenUsed/>
    <w:rsid w:val="00054095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54095"/>
  </w:style>
  <w:style w:type="character" w:styleId="Zeilennummer">
    <w:name w:val="line number"/>
    <w:basedOn w:val="Absatz-Standardschriftart"/>
    <w:uiPriority w:val="99"/>
    <w:semiHidden/>
    <w:unhideWhenUsed/>
    <w:rsid w:val="00054095"/>
  </w:style>
  <w:style w:type="character" w:styleId="Kommentarzeichen">
    <w:name w:val="annotation reference"/>
    <w:basedOn w:val="Absatz-Standardschriftart"/>
    <w:uiPriority w:val="99"/>
    <w:semiHidden/>
    <w:unhideWhenUsed/>
    <w:rsid w:val="00054095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054095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54095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054095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054095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54095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05409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Kopfzeile">
    <w:name w:val="header"/>
    <w:basedOn w:val="Standard"/>
    <w:link w:val="KopfzeileZchn"/>
    <w:uiPriority w:val="99"/>
    <w:semiHidden/>
    <w:unhideWhenUsed/>
    <w:rsid w:val="0005409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5409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5409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paragraph" w:styleId="Standardeinzug">
    <w:name w:val="Normal Indent"/>
    <w:basedOn w:val="Standard"/>
    <w:uiPriority w:val="99"/>
    <w:semiHidden/>
    <w:unhideWhenUsed/>
    <w:rsid w:val="00054095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54095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54095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54095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54095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54095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54095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54095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054095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054095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CB26635-56BF-4B5C-BFA2-BEED3493C5A8}"/>
      </w:docPartPr>
      <w:docPartBody>
        <w:p w:rsidR="0048359A" w:rsidRDefault="00A647FD">
          <w:r w:rsidRPr="006B4A9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47FD"/>
    <w:rsid w:val="0048359A"/>
    <w:rsid w:val="00A647FD"/>
    <w:rsid w:val="00B023D6"/>
    <w:rsid w:val="00BB0E6F"/>
    <w:rsid w:val="00ED2938"/>
    <w:rsid w:val="00EE5A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647FD"/>
    <w:rPr>
      <w:color w:val="666666"/>
    </w:rPr>
  </w:style>
  <w:style w:type="paragraph" w:customStyle="1" w:styleId="1783298B62A445F4B52AB2B05DF058ED">
    <w:name w:val="1783298B62A445F4B52AB2B05DF058ED"/>
    <w:rsid w:val="00A647FD"/>
  </w:style>
  <w:style w:type="paragraph" w:customStyle="1" w:styleId="2E88486F1C26487E9B99AC626ED1FF0F">
    <w:name w:val="2E88486F1C26487E9B99AC626ED1FF0F"/>
    <w:rsid w:val="00A647FD"/>
  </w:style>
  <w:style w:type="paragraph" w:customStyle="1" w:styleId="775A8A96DD5C438A9B915E2E454A5798">
    <w:name w:val="775A8A96DD5C438A9B915E2E454A5798"/>
    <w:rsid w:val="00A647FD"/>
  </w:style>
  <w:style w:type="paragraph" w:customStyle="1" w:styleId="BE618A0AC9E64FDEB0CFED1B7F5FF8DB">
    <w:name w:val="BE618A0AC9E64FDEB0CFED1B7F5FF8DB"/>
    <w:rsid w:val="00A647F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760</Words>
  <Characters>17388</Characters>
  <Application>Microsoft Office Word</Application>
  <DocSecurity>0</DocSecurity>
  <Lines>144</Lines>
  <Paragraphs>4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 Nussbaum</cp:lastModifiedBy>
  <cp:revision>9</cp:revision>
  <dcterms:created xsi:type="dcterms:W3CDTF">2025-09-23T15:04:00Z</dcterms:created>
  <dcterms:modified xsi:type="dcterms:W3CDTF">2025-10-15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LibraryCNussbaum</vt:lpwstr>
  </property>
  <property fmtid="{D5CDD505-2E9C-101B-9397-08002B2CF9AE}" pid="3" name="CitaviDocumentProperty_0">
    <vt:lpwstr>a497688b-32bf-4a30-a6ed-cca847fabde3</vt:lpwstr>
  </property>
  <property fmtid="{D5CDD505-2E9C-101B-9397-08002B2CF9AE}" pid="4" name="CitaviDocumentProperty_1">
    <vt:lpwstr>6.11.0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loudProjectKey=xud3xgg861m0hk8a0a24t2ak7mdcek4vkbkbm2dq163; ProjectName=LibraryCNussbaum</vt:lpwstr>
  </property>
</Properties>
</file>